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2DC25047" w14:textId="6838ADC9"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 xml:space="preserve">There are </w:t>
      </w:r>
      <w:r>
        <w:t>two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7D3283">
        <w:t xml:space="preserve"> and using estimates from pilot studies </w:t>
      </w:r>
      <w:r w:rsidR="007D3283">
        <w:fldChar w:fldCharType="begin"/>
      </w:r>
      <w:r w:rsidR="007D3283">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D3283">
        <w:fldChar w:fldCharType="separate"/>
      </w:r>
      <w:r w:rsidR="007D3283">
        <w:rPr>
          <w:noProof/>
        </w:rPr>
        <w:t>(Albers &amp; Lakens, 2018)</w:t>
      </w:r>
      <w:r w:rsidR="007D3283">
        <w:fldChar w:fldCharType="end"/>
      </w:r>
      <w:r w:rsidR="00C248DA">
        <w:t>.</w:t>
      </w:r>
      <w:r>
        <w:t xml:space="preserve"> </w:t>
      </w:r>
      <w:r w:rsidR="00B10B66">
        <w:rPr>
          <w:rFonts w:cstheme="minorHAnsi"/>
        </w:rPr>
        <w:t xml:space="preserve">A </w:t>
      </w:r>
      <w:r w:rsidR="007D3283">
        <w:rPr>
          <w:rFonts w:cstheme="minorHAnsi"/>
        </w:rPr>
        <w:t>fourth</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 xml:space="preserve">under </w:t>
      </w:r>
      <w:r w:rsidR="00043C2A">
        <w:t>a set of specified population parameters and test characteristics</w:t>
      </w:r>
      <w:r w:rsidR="007D4E5C">
        <w:t xml:space="preserve"> </w:t>
      </w:r>
      <w:r w:rsidR="007D4E5C">
        <w:t xml:space="preserve">(e.g., a sample size, effect size, </w:t>
      </w:r>
      <w:r w:rsidR="007D4E5C">
        <w:t xml:space="preserve">confidence </w:t>
      </w:r>
      <w:r w:rsidR="007D4E5C">
        <w:t>level</w:t>
      </w:r>
      <w:r w:rsidR="007D4E5C">
        <w:t xml:space="preserve">, and </w:t>
      </w:r>
      <w:r w:rsidR="007D4E5C">
        <w:t>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w:t>
      </w:r>
      <w:r w:rsidR="00751512">
        <w:t>Bayesian</w:t>
      </w:r>
      <w:r w:rsidR="00751512">
        <w:t xml:space="preserve"> </w:t>
      </w:r>
      <w:r w:rsidR="00751512">
        <w:t xml:space="preserve">credible </w:t>
      </w:r>
      <w:r w:rsidR="00751512">
        <w:t xml:space="preserve">intervals </w:t>
      </w:r>
      <w:r w:rsidR="00751512">
        <w:t xml:space="preserve">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Estimating</w:t>
      </w:r>
      <w:r>
        <w:t xml:space="preserve"> the </w:t>
      </w:r>
      <w:r>
        <w:t xml:space="preserve">sample size required to obtain a specific </w:t>
      </w:r>
      <w:r>
        <w:t xml:space="preserve">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 xml:space="preserve">distribution over effect sizes to be used in the planning of studies (often a </w:t>
      </w:r>
      <w:r w:rsidR="004E1E10">
        <w:t>distribution of expected effect sizes</w:t>
      </w:r>
      <w:r w:rsidR="004E1E10">
        <w:t>)</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A specified distribution over effect sizes to be used in the planning of studies (</w:t>
      </w:r>
      <w:r>
        <w:t>often</w:t>
      </w:r>
      <w:r>
        <w:t xml:space="preserve">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685E4E2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 to a maximum of 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45A796BF" w14:textId="6941CB02" w:rsidR="00087A6D" w:rsidRPr="00087A6D" w:rsidRDefault="00087A6D" w:rsidP="009A694D">
      <w:pPr>
        <w:spacing w:line="360" w:lineRule="auto"/>
      </w:pP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 xml:space="preserve">(Albers &amp; </w:t>
      </w:r>
      <w:r w:rsidR="007151B5">
        <w:rPr>
          <w:noProof/>
        </w:rPr>
        <w:lastRenderedPageBreak/>
        <w:t>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lastRenderedPageBreak/>
        <w:t xml:space="preserve">Accounting for effect size </w:t>
      </w:r>
      <w:r w:rsidR="00465AC1">
        <w:t xml:space="preserve">imprecision and </w:t>
      </w:r>
      <w:r>
        <w:t>exaggeration</w:t>
      </w:r>
    </w:p>
    <w:p w14:paraId="3403F910" w14:textId="77777777" w:rsidR="00BC60AA"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5E71A7">
        <w:t xml:space="preserve">12% of examined studies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19290EEA" w14:textId="4220F2E7" w:rsidR="00D05F9A" w:rsidRDefault="00323E6C" w:rsidP="00BA0538">
      <w:pPr>
        <w:spacing w:line="360" w:lineRule="auto"/>
        <w:ind w:firstLine="720"/>
      </w:pPr>
      <w:r>
        <w:t>However, methods have been developed to</w:t>
      </w:r>
      <w:r w:rsidR="00F84B93">
        <w:t xml:space="preserve"> account for publication bias and the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xml:space="preserve">, is </w:t>
      </w:r>
      <w:r w:rsidR="00F42312">
        <w:t xml:space="preserve">simply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 xml:space="preserve">the true population parameter. 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E5558">
        <w:t xml:space="preserve">A third approach </w:t>
      </w:r>
      <w:r w:rsidR="006946D0">
        <w:t xml:space="preserve">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mor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1F6AC4">
        <w:t xml:space="preserve">, </w:t>
      </w:r>
      <w:r w:rsidR="00675C5D">
        <w:t xml:space="preserve">is to not use the maximum-likelihood estimate of the effect size assuming an uncensored </w:t>
      </w:r>
      <w:r w:rsidR="009C2987">
        <w:t xml:space="preserve">test statistic  </w:t>
      </w:r>
      <w:r w:rsidR="00675C5D">
        <w:t>distribution</w:t>
      </w:r>
      <w:r w:rsidR="009C2987">
        <w:t xml:space="preserve"> (e.g., an F distribution)</w:t>
      </w:r>
      <w:r w:rsidR="00B25654">
        <w:t>,</w:t>
      </w:r>
      <w:r w:rsidR="00675C5D">
        <w:t xml:space="preserve"> but instead </w:t>
      </w:r>
      <w:r w:rsidR="00B25654">
        <w:t xml:space="preserve">to us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distribution</w:t>
      </w:r>
      <w:r w:rsidR="00B25654">
        <w:t xml:space="preserve">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w:t>
      </w:r>
      <w:proofErr w:type="gramStart"/>
      <w:r w:rsidR="00F65B05">
        <w:t>2)</w:t>
      </w:r>
      <w:r w:rsidR="00F12C96">
        <w:t>%</w:t>
      </w:r>
      <w:proofErr w:type="gramEnd"/>
      <w:r w:rsidR="00F12C96">
        <w:t xml:space="preserve">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w:t>
      </w:r>
      <w:r w:rsidR="00AE76D3">
        <w:lastRenderedPageBreak/>
        <w:t xml:space="preserve">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w:t>
      </w:r>
      <w:r w:rsidR="002B704D">
        <w:t>P</w:t>
      </w:r>
      <w:r w:rsidR="002B704D">
        <w:t xml:space="preserve">sychological </w:t>
      </w:r>
      <w:r w:rsidR="002B704D">
        <w:t>S</w:t>
      </w:r>
      <w:r w:rsidR="002B704D">
        <w:t>cience reported attempt</w:t>
      </w:r>
      <w:r w:rsidR="002B704D">
        <w:t>ing</w:t>
      </w:r>
      <w:r w:rsidR="002B704D">
        <w:t xml:space="preserve">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w:t>
      </w:r>
      <w:r w:rsidR="00E64E46">
        <w:lastRenderedPageBreak/>
        <w:t xml:space="preserve">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w:t>
      </w:r>
      <w:r w:rsidR="00964FBF">
        <w:lastRenderedPageBreak/>
        <w:t xml:space="preserve">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lastRenderedPageBreak/>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generate a set of simulated data, test their statistical test on the simulated data, and check to see whether a particular goal condition has been met (e.g., sufficiently precise estimates, a sufficiently high or low Bayes factor, etc</w:t>
      </w:r>
      <w:bookmarkStart w:id="2"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2"/>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3"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w:t>
      </w:r>
      <w:r>
        <w:lastRenderedPageBreak/>
        <w:t xml:space="preserve">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3"/>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w:t>
      </w:r>
      <w:proofErr w:type="gramStart"/>
      <w:r w:rsidR="00F730DC">
        <w:t>interest</w:t>
      </w:r>
      <w:proofErr w:type="gramEnd"/>
      <w:r w:rsidR="00F730DC">
        <w:t xml:space="preserve">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w:t>
      </w:r>
      <w:r w:rsidR="00F730DC">
        <w:t xml:space="preserve">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w:t>
      </w:r>
      <w:r w:rsidR="00F730DC">
        <w:t xml:space="preserve">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2B34D253" w:rsidR="00C22E27" w:rsidRDefault="00A82CF9" w:rsidP="004E303A">
      <w:pPr>
        <w:spacing w:line="360" w:lineRule="auto"/>
        <w:ind w:firstLine="720"/>
      </w:pPr>
      <w:r>
        <w:lastRenderedPageBreak/>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an examination of the power curve of an analysis (the power of the test over a range of possible population effect sizes</w:t>
      </w:r>
      <w:r w:rsidR="00DB202E">
        <w:t xml:space="preserve"> given the maximum sample size achievable</w:t>
      </w:r>
      <w:r w:rsidR="004E303A">
        <w:t xml:space="preserve">) could be examined in order for the researcher to understand the range of possible effect sizes that are reliably detectable. </w:t>
      </w:r>
      <w:r w:rsidR="00C22E27">
        <w:t xml:space="preserve">If the </w:t>
      </w:r>
      <w:r w:rsidR="00DB202E">
        <w:t>effect</w:t>
      </w:r>
      <w:r w:rsidR="001C7E1C">
        <w:t xml:space="preserve"> sizes required to achieve adequate power or precision </w:t>
      </w:r>
      <w:proofErr w:type="gramStart"/>
      <w:r w:rsidR="001C7E1C">
        <w:t xml:space="preserve">are </w:t>
      </w:r>
      <w:r w:rsidR="00C22E27">
        <w:t xml:space="preserve"> larger</w:t>
      </w:r>
      <w:proofErr w:type="gramEnd"/>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C22E27">
        <w:t>consider not performing the experiment.</w:t>
      </w:r>
      <w:r w:rsidR="00DB202E">
        <w:t xml:space="preserve"> </w:t>
      </w:r>
      <w:r w:rsidR="00C22E27">
        <w:t>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r w:rsidR="004D5577">
        <w:t>analysts</w:t>
      </w:r>
      <w:r w:rsidR="004E303A">
        <w:t xml:space="preserve"> will have access to your results</w:t>
      </w:r>
      <w:r w:rsidR="004D5577">
        <w:t xml:space="preserve"> regardless of the statistical significance or size of the observed effects</w:t>
      </w:r>
      <w:r w:rsidR="004E303A">
        <w:t>.</w:t>
      </w:r>
      <w:r w:rsidR="004D5577">
        <w:t xml:space="preserve"> These </w:t>
      </w:r>
      <w:r w:rsidR="00DB202E">
        <w:t xml:space="preserve">imprecise </w:t>
      </w:r>
      <w:bookmarkStart w:id="4" w:name="_GoBack"/>
      <w:bookmarkEnd w:id="4"/>
      <w:r w:rsidR="004D5577">
        <w:t xml:space="preserve">estimates or non-significant results are essential if scientific research is to be able to accurately estimate effect sizes of some intervention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4E303A">
        <w:t xml:space="preserve">Tools like pre-registration help ensure that researchers can adequately distinguish between the pre-planned confirmatory analyses and any exploratory </w:t>
      </w:r>
      <w:proofErr w:type="gramStart"/>
      <w:r w:rsidR="004E303A">
        <w:t>analysis, and</w:t>
      </w:r>
      <w:proofErr w:type="gramEnd"/>
      <w:r w:rsidR="004E303A">
        <w:t xml:space="preserve"> posting the results on pre-print servers like </w:t>
      </w:r>
      <w:r w:rsidR="004E303A" w:rsidRPr="008B5804">
        <w:t>psyarxiv.com</w:t>
      </w:r>
      <w:r w:rsidR="008B5804">
        <w:t xml:space="preserve"> </w:t>
      </w:r>
      <w:r w:rsidR="004E303A">
        <w:t>ensure that the results are accessible to any future meta-analysists regardless of the</w:t>
      </w:r>
      <w:r>
        <w:t xml:space="preserve"> statistical</w:t>
      </w:r>
      <w:r w:rsidR="004E303A">
        <w:t xml:space="preserve"> significance of results.</w:t>
      </w:r>
    </w:p>
    <w:p w14:paraId="1B5FAEA1" w14:textId="1BF19A15" w:rsidR="00BB0021" w:rsidRDefault="00BB0021">
      <w:r>
        <w:br w:type="page"/>
      </w:r>
    </w:p>
    <w:p w14:paraId="1EB0E6E8" w14:textId="77777777" w:rsidR="002F544F" w:rsidRDefault="002F544F" w:rsidP="00BB0021"/>
    <w:p w14:paraId="6F31677F" w14:textId="2B55EEE7" w:rsidR="00F730DC" w:rsidRPr="00F730DC" w:rsidRDefault="002F544F" w:rsidP="00F730DC">
      <w:pPr>
        <w:pStyle w:val="EndNoteBibliography"/>
        <w:spacing w:after="0"/>
        <w:ind w:left="720" w:hanging="720"/>
      </w:pPr>
      <w:r>
        <w:fldChar w:fldCharType="begin"/>
      </w:r>
      <w:r>
        <w:instrText xml:space="preserve"> ADDIN EN.REFLIST </w:instrText>
      </w:r>
      <w:r>
        <w:fldChar w:fldCharType="separate"/>
      </w:r>
      <w:r w:rsidR="00F730DC" w:rsidRPr="00F730DC">
        <w:t xml:space="preserve">Albers, C., &amp; Lakens, D. (2018). When power analyses based on pilot data are biased: Inaccurate effect size estimators and follow-up bias. </w:t>
      </w:r>
      <w:r w:rsidR="00F730DC" w:rsidRPr="00F730DC">
        <w:rPr>
          <w:i/>
        </w:rPr>
        <w:t>Journal of Experimental Social Psychology, 74</w:t>
      </w:r>
      <w:r w:rsidR="00F730DC" w:rsidRPr="00F730DC">
        <w:t>, 187-195. doi:</w:t>
      </w:r>
      <w:hyperlink r:id="rId7" w:history="1">
        <w:r w:rsidR="00F730DC" w:rsidRPr="00F730DC">
          <w:rPr>
            <w:rStyle w:val="Hyperlink"/>
          </w:rPr>
          <w:t>https://doi.org/10.1016/j.jesp.2017.09.004</w:t>
        </w:r>
      </w:hyperlink>
    </w:p>
    <w:p w14:paraId="49DADD02" w14:textId="77777777" w:rsidR="00F730DC" w:rsidRPr="00F730DC" w:rsidRDefault="00F730DC" w:rsidP="00F730DC">
      <w:pPr>
        <w:pStyle w:val="EndNoteBibliography"/>
        <w:spacing w:after="0"/>
        <w:ind w:left="720" w:hanging="720"/>
      </w:pPr>
      <w:r w:rsidRPr="00F730DC">
        <w:t xml:space="preserve">Amrhein, V., Trafimow, D., &amp; Greenland, S. (2018). Abandon statistical inference. </w:t>
      </w:r>
      <w:r w:rsidRPr="00F730DC">
        <w:rPr>
          <w:i/>
        </w:rPr>
        <w:t>PeerJ Preprints, 6</w:t>
      </w:r>
      <w:r w:rsidRPr="00F730DC">
        <w:t>, e26857v26851. doi:10.7287/peerj.preprints.26857v1</w:t>
      </w:r>
    </w:p>
    <w:p w14:paraId="5ECD7AD2" w14:textId="77777777" w:rsidR="00F730DC" w:rsidRPr="00F730DC" w:rsidRDefault="00F730DC" w:rsidP="00F730DC">
      <w:pPr>
        <w:pStyle w:val="EndNoteBibliography"/>
        <w:spacing w:after="0"/>
        <w:ind w:left="720" w:hanging="720"/>
      </w:pPr>
      <w:r w:rsidRPr="00F730DC">
        <w:t xml:space="preserve">Anderson, S. F., Kelley, K., &amp; Maxwell, S. E. (2017). Sample-Size Planning for More Accurate Statistical Power: A Method Adjusting Sample Effect Sizes for Publication Bias and Uncertainty. </w:t>
      </w:r>
      <w:r w:rsidRPr="00F730DC">
        <w:rPr>
          <w:i/>
        </w:rPr>
        <w:t>Psychological Science, 28</w:t>
      </w:r>
      <w:r w:rsidRPr="00F730DC">
        <w:t>(11), 1547-1562. doi:10.1177/0956797617723724</w:t>
      </w:r>
    </w:p>
    <w:p w14:paraId="6C0C4B36" w14:textId="77777777" w:rsidR="00F730DC" w:rsidRPr="00F730DC" w:rsidRDefault="00F730DC" w:rsidP="00F730DC">
      <w:pPr>
        <w:pStyle w:val="EndNoteBibliography"/>
        <w:spacing w:after="0"/>
        <w:ind w:left="720" w:hanging="720"/>
      </w:pPr>
      <w:r w:rsidRPr="00F730DC">
        <w:t xml:space="preserve">Anderson, S. F., &amp; Maxwell, S. E. (2017). Addressing the “Replication Crisis”: Using Original Studies to Design Replication Studies with Appropriate Statistical Power. </w:t>
      </w:r>
      <w:r w:rsidRPr="00F730DC">
        <w:rPr>
          <w:i/>
        </w:rPr>
        <w:t>Multivariate Behavioral Research, 52</w:t>
      </w:r>
      <w:r w:rsidRPr="00F730DC">
        <w:t>(3), 305-324. doi:10.1080/00273171.2017.1289361</w:t>
      </w:r>
    </w:p>
    <w:p w14:paraId="156785B2" w14:textId="77777777" w:rsidR="00F730DC" w:rsidRPr="00F730DC" w:rsidRDefault="00F730DC" w:rsidP="00F730DC">
      <w:pPr>
        <w:pStyle w:val="EndNoteBibliography"/>
        <w:spacing w:after="0"/>
        <w:ind w:left="720" w:hanging="720"/>
      </w:pPr>
      <w:r w:rsidRPr="00F730DC">
        <w:t xml:space="preserve">Beavers, D. P., &amp; Stamey, J. D. (2018). Bayesian sample size determination for cost-effectiveness studies with censored data. </w:t>
      </w:r>
      <w:r w:rsidRPr="00F730DC">
        <w:rPr>
          <w:i/>
        </w:rPr>
        <w:t>PLOS ONE, 13</w:t>
      </w:r>
      <w:r w:rsidRPr="00F730DC">
        <w:t>(1), e0190422. doi:10.1371/journal.pone.0190422</w:t>
      </w:r>
    </w:p>
    <w:p w14:paraId="02CFA134" w14:textId="77777777" w:rsidR="00F730DC" w:rsidRPr="00F730DC" w:rsidRDefault="00F730DC" w:rsidP="00F730DC">
      <w:pPr>
        <w:pStyle w:val="EndNoteBibliography"/>
        <w:spacing w:after="0"/>
        <w:ind w:left="720" w:hanging="720"/>
      </w:pPr>
      <w:r w:rsidRPr="00F730DC">
        <w:t xml:space="preserve">Biau, D. J., Kernéis, S., &amp; Porcher, R. (2008). Statistics in brief: The importance of sample size in the planning and interpretation of medical research. </w:t>
      </w:r>
      <w:r w:rsidRPr="00F730DC">
        <w:rPr>
          <w:i/>
        </w:rPr>
        <w:t>Clinical Orthopaedics and Related Research, 466</w:t>
      </w:r>
      <w:r w:rsidRPr="00F730DC">
        <w:t>(9), 2282-2288. doi:10.1007/s11999-008-0346-9</w:t>
      </w:r>
    </w:p>
    <w:p w14:paraId="48DF28F5" w14:textId="77777777" w:rsidR="00F730DC" w:rsidRPr="00F730DC" w:rsidRDefault="00F730DC" w:rsidP="00F730DC">
      <w:pPr>
        <w:pStyle w:val="EndNoteBibliography"/>
        <w:spacing w:after="0"/>
        <w:ind w:left="720" w:hanging="720"/>
      </w:pPr>
      <w:r w:rsidRPr="00F730DC">
        <w:t xml:space="preserve">Camerer, C. F., Dreber, A., Holzmeister, F., Ho, T.-H., Huber, J., Johannesson, M., . . . Wu, H. (2018). Evaluating the replicability of social science experiments in Nature and Science between 2010 and 2015. </w:t>
      </w:r>
      <w:r w:rsidRPr="00F730DC">
        <w:rPr>
          <w:i/>
        </w:rPr>
        <w:t>Nature Human Behaviour, 2</w:t>
      </w:r>
      <w:r w:rsidRPr="00F730DC">
        <w:t>(9), 637-644. doi:10.1038/s41562-018-0399-z</w:t>
      </w:r>
    </w:p>
    <w:p w14:paraId="2F4F97FA" w14:textId="77777777" w:rsidR="00F730DC" w:rsidRPr="00F730DC" w:rsidRDefault="00F730DC" w:rsidP="00F730DC">
      <w:pPr>
        <w:pStyle w:val="EndNoteBibliography"/>
        <w:spacing w:after="0"/>
        <w:ind w:left="720" w:hanging="720"/>
      </w:pPr>
      <w:r w:rsidRPr="00F730DC">
        <w:t xml:space="preserve">Chen, D.-G., Fraser, M. W., &amp; Cuddeback, G. S. (2018). Assurance in Intervention Research: A Bayesian Perspective on Statistical Power. </w:t>
      </w:r>
      <w:r w:rsidRPr="00F730DC">
        <w:rPr>
          <w:i/>
        </w:rPr>
        <w:t>Journal of the Society for Social Work and Research, 9</w:t>
      </w:r>
      <w:r w:rsidRPr="00F730DC">
        <w:t>(1), 159-173. doi:10.1086/696239</w:t>
      </w:r>
    </w:p>
    <w:p w14:paraId="02F59EB6" w14:textId="77777777" w:rsidR="00F730DC" w:rsidRPr="00F730DC" w:rsidRDefault="00F730DC" w:rsidP="00F730DC">
      <w:pPr>
        <w:pStyle w:val="EndNoteBibliography"/>
        <w:spacing w:after="0"/>
        <w:ind w:left="720" w:hanging="720"/>
      </w:pPr>
      <w:r w:rsidRPr="00F730DC">
        <w:t xml:space="preserve">Cohen, J. (1962). The statistical power of abnormal-social psychological research: A review. </w:t>
      </w:r>
      <w:r w:rsidRPr="00F730DC">
        <w:rPr>
          <w:i/>
        </w:rPr>
        <w:t>The Journal of Abnormal and Social Psychology, 65</w:t>
      </w:r>
      <w:r w:rsidRPr="00F730DC">
        <w:t>(3), 145-153. doi:10.1037/h0045186</w:t>
      </w:r>
    </w:p>
    <w:p w14:paraId="60A1BBA9" w14:textId="77777777" w:rsidR="00F730DC" w:rsidRPr="00F730DC" w:rsidRDefault="00F730DC" w:rsidP="00F730DC">
      <w:pPr>
        <w:pStyle w:val="EndNoteBibliography"/>
        <w:spacing w:after="0"/>
        <w:ind w:left="720" w:hanging="720"/>
      </w:pPr>
      <w:r w:rsidRPr="00F730DC">
        <w:t>Cohen, J. (1988). Statistical power analysis for the behavioral sciences (2nd ed.). Hillsdale, New Jersey: Erlbaum.</w:t>
      </w:r>
    </w:p>
    <w:p w14:paraId="76D1F15B" w14:textId="77777777" w:rsidR="00F730DC" w:rsidRPr="00F730DC" w:rsidRDefault="00F730DC" w:rsidP="00F730DC">
      <w:pPr>
        <w:pStyle w:val="EndNoteBibliography"/>
        <w:spacing w:after="0"/>
        <w:ind w:left="720" w:hanging="720"/>
      </w:pPr>
      <w:r w:rsidRPr="00F730DC">
        <w:t xml:space="preserve">Faul, F., Erdfelder, E., Lang, A.-G., &amp; Buchner, A. (2007). G*Power 3: A flexible statistical power analysis program for the social, behavioral, and biomedical sciences. </w:t>
      </w:r>
      <w:r w:rsidRPr="00F730DC">
        <w:rPr>
          <w:i/>
        </w:rPr>
        <w:t>Behavior Research Methods, 39</w:t>
      </w:r>
      <w:r w:rsidRPr="00F730DC">
        <w:t>(2), 175-191. doi:10.3758/bf03193146</w:t>
      </w:r>
    </w:p>
    <w:p w14:paraId="3A4EB825" w14:textId="77777777" w:rsidR="00F730DC" w:rsidRPr="00F730DC" w:rsidRDefault="00F730DC" w:rsidP="00F730DC">
      <w:pPr>
        <w:pStyle w:val="EndNoteBibliography"/>
        <w:spacing w:after="0"/>
        <w:ind w:left="720" w:hanging="720"/>
      </w:pPr>
      <w:r w:rsidRPr="00F730DC">
        <w:t xml:space="preserve">Ferguson, C. J., &amp; Brannick, M. T. (2012). Publication bias in psychological science: prevalence, methods for identifying and controlling, and implications for the use of meta-analyses. </w:t>
      </w:r>
      <w:r w:rsidRPr="00F730DC">
        <w:rPr>
          <w:i/>
        </w:rPr>
        <w:t>Psychol Methods, 17</w:t>
      </w:r>
      <w:r w:rsidRPr="00F730DC">
        <w:t>(1), 120-128. doi:10.1037/a0024445</w:t>
      </w:r>
    </w:p>
    <w:p w14:paraId="5631D854" w14:textId="7862DB1C" w:rsidR="00F730DC" w:rsidRPr="00F730DC" w:rsidRDefault="00F730DC" w:rsidP="00F730DC">
      <w:pPr>
        <w:pStyle w:val="EndNoteBibliography"/>
        <w:spacing w:after="0"/>
        <w:ind w:left="720" w:hanging="720"/>
      </w:pPr>
      <w:r w:rsidRPr="00F730DC">
        <w:t xml:space="preserve">Gigerenzer, G. (2004). Mindless statistics. </w:t>
      </w:r>
      <w:r w:rsidRPr="00F730DC">
        <w:rPr>
          <w:i/>
        </w:rPr>
        <w:t>The Journal of Socio-Economics, 33</w:t>
      </w:r>
      <w:r w:rsidRPr="00F730DC">
        <w:t>(5), 587-606. doi:</w:t>
      </w:r>
      <w:hyperlink r:id="rId8" w:history="1">
        <w:r w:rsidRPr="00F730DC">
          <w:rPr>
            <w:rStyle w:val="Hyperlink"/>
          </w:rPr>
          <w:t>http://dx.doi.org/10.1016/j.socec.2004.09.033</w:t>
        </w:r>
      </w:hyperlink>
    </w:p>
    <w:p w14:paraId="014A6C67" w14:textId="1F55C300" w:rsidR="00F730DC" w:rsidRPr="00F730DC" w:rsidRDefault="00F730DC" w:rsidP="00F730DC">
      <w:pPr>
        <w:pStyle w:val="EndNoteBibliography"/>
        <w:spacing w:after="0"/>
        <w:ind w:left="720" w:hanging="720"/>
      </w:pPr>
      <w:r w:rsidRPr="00F730DC">
        <w:t xml:space="preserve">Hartwig, F. P., Davey Smith, G., Schmidt, A. F., &amp; Bowden, J. (2018). The median and the mode as robust meta-analysis methods in the presence of small study effects. </w:t>
      </w:r>
      <w:r w:rsidRPr="00F730DC">
        <w:rPr>
          <w:i/>
        </w:rPr>
        <w:t>bioRxiv</w:t>
      </w:r>
      <w:r w:rsidRPr="00F730DC">
        <w:t xml:space="preserve">.  Retrieved from </w:t>
      </w:r>
      <w:hyperlink r:id="rId9" w:history="1">
        <w:r w:rsidRPr="00F730DC">
          <w:rPr>
            <w:rStyle w:val="Hyperlink"/>
          </w:rPr>
          <w:t>http://biorxiv.org/content/early/2018/03/26/288050.abstract</w:t>
        </w:r>
      </w:hyperlink>
    </w:p>
    <w:p w14:paraId="6BD8FB71" w14:textId="4D91C12A" w:rsidR="00F730DC" w:rsidRPr="00F730DC" w:rsidRDefault="00F730DC" w:rsidP="00F730DC">
      <w:pPr>
        <w:pStyle w:val="EndNoteBibliography"/>
        <w:spacing w:after="0"/>
        <w:ind w:left="720" w:hanging="720"/>
      </w:pPr>
      <w:r w:rsidRPr="00F730DC">
        <w:t xml:space="preserve">Jaeschke, R., Singer, J., &amp; Guyatt, G. H. (1989). Measurement of health status: Ascertaining the minimal clinically important difference. </w:t>
      </w:r>
      <w:r w:rsidRPr="00F730DC">
        <w:rPr>
          <w:i/>
        </w:rPr>
        <w:t>Controlled Clinical Trials, 10</w:t>
      </w:r>
      <w:r w:rsidRPr="00F730DC">
        <w:t>(4), 407-415. doi:</w:t>
      </w:r>
      <w:hyperlink r:id="rId10" w:history="1">
        <w:r w:rsidRPr="00F730DC">
          <w:rPr>
            <w:rStyle w:val="Hyperlink"/>
          </w:rPr>
          <w:t>https://doi.org/10.1016/0197-2456(89)90005-6</w:t>
        </w:r>
      </w:hyperlink>
    </w:p>
    <w:p w14:paraId="1686A4B1" w14:textId="77777777" w:rsidR="00F730DC" w:rsidRPr="00F730DC" w:rsidRDefault="00F730DC" w:rsidP="00F730DC">
      <w:pPr>
        <w:pStyle w:val="EndNoteBibliography"/>
        <w:spacing w:after="0"/>
        <w:ind w:left="720" w:hanging="720"/>
      </w:pPr>
      <w:r w:rsidRPr="00F730DC">
        <w:t xml:space="preserve">Kadam, P., &amp; Bhalerao, S. (2010). Sample size calculation. </w:t>
      </w:r>
      <w:r w:rsidRPr="00F730DC">
        <w:rPr>
          <w:i/>
        </w:rPr>
        <w:t>International Journal of Ayurveda Research, 1</w:t>
      </w:r>
      <w:r w:rsidRPr="00F730DC">
        <w:t>(1), 55-57. doi:10.4103/0974-7788.59946</w:t>
      </w:r>
    </w:p>
    <w:p w14:paraId="3D6EBFAE" w14:textId="77777777" w:rsidR="00F730DC" w:rsidRPr="00F730DC" w:rsidRDefault="00F730DC" w:rsidP="00F730DC">
      <w:pPr>
        <w:pStyle w:val="EndNoteBibliography"/>
        <w:spacing w:after="0"/>
        <w:ind w:left="720" w:hanging="720"/>
      </w:pPr>
      <w:r w:rsidRPr="00F730DC">
        <w:t xml:space="preserve">Kim, J., &amp; Seo, B. S. (2013). How to Calculate Sample Size and Why. </w:t>
      </w:r>
      <w:r w:rsidRPr="00F730DC">
        <w:rPr>
          <w:i/>
        </w:rPr>
        <w:t>Clinics in Orthopedic Surgery, 5</w:t>
      </w:r>
      <w:r w:rsidRPr="00F730DC">
        <w:t>(3), 235-242. doi:10.4055/cios.2013.5.3.235</w:t>
      </w:r>
    </w:p>
    <w:p w14:paraId="7FDDB469" w14:textId="77777777" w:rsidR="00F730DC" w:rsidRPr="00F730DC" w:rsidRDefault="00F730DC" w:rsidP="00F730DC">
      <w:pPr>
        <w:pStyle w:val="EndNoteBibliography"/>
        <w:spacing w:after="0"/>
        <w:ind w:left="720" w:hanging="720"/>
      </w:pPr>
      <w:r w:rsidRPr="00F730DC">
        <w:t xml:space="preserve">Kruschke, J. K., &amp; Liddell, T. M. (2017). The Bayesian New Statistics: Hypothesis testing, estimation, meta-analysis, and power analysis from a Bayesian perspective. </w:t>
      </w:r>
      <w:r w:rsidRPr="00F730DC">
        <w:rPr>
          <w:i/>
        </w:rPr>
        <w:t>Psychonomic Bulletin &amp; Review</w:t>
      </w:r>
      <w:r w:rsidRPr="00F730DC">
        <w:t>. doi:10.3758/s13423-016-1221-4</w:t>
      </w:r>
    </w:p>
    <w:p w14:paraId="1243284B" w14:textId="77777777" w:rsidR="00F730DC" w:rsidRPr="00F730DC" w:rsidRDefault="00F730DC" w:rsidP="00F730DC">
      <w:pPr>
        <w:pStyle w:val="EndNoteBibliography"/>
        <w:spacing w:after="0"/>
        <w:ind w:left="720" w:hanging="720"/>
      </w:pPr>
      <w:r w:rsidRPr="00F730DC">
        <w:t xml:space="preserve">Lakens, D. (2017). Equivalence Tests. </w:t>
      </w:r>
      <w:r w:rsidRPr="00F730DC">
        <w:rPr>
          <w:i/>
        </w:rPr>
        <w:t>Social Psychological and Personality Science, 8</w:t>
      </w:r>
      <w:r w:rsidRPr="00F730DC">
        <w:t>(4), 355-362. doi:10.1177/1948550617697177</w:t>
      </w:r>
    </w:p>
    <w:p w14:paraId="45D0EAF4" w14:textId="77777777" w:rsidR="00F730DC" w:rsidRPr="00F730DC" w:rsidRDefault="00F730DC" w:rsidP="00F730DC">
      <w:pPr>
        <w:pStyle w:val="EndNoteBibliography"/>
        <w:spacing w:after="0"/>
        <w:ind w:left="720" w:hanging="720"/>
      </w:pPr>
      <w:r w:rsidRPr="00F730DC">
        <w:lastRenderedPageBreak/>
        <w:t xml:space="preserve">Lakens, D., &amp; Evers, E. R. K. (2014). Sailing From the Seas of Chaos Into the Corridor of Stability. </w:t>
      </w:r>
      <w:r w:rsidRPr="00F730DC">
        <w:rPr>
          <w:i/>
        </w:rPr>
        <w:t>Perspectives on Psychological Science, 9</w:t>
      </w:r>
      <w:r w:rsidRPr="00F730DC">
        <w:t>(3), 278-292. doi:10.1177/1745691614528520</w:t>
      </w:r>
    </w:p>
    <w:p w14:paraId="6021F012" w14:textId="77777777" w:rsidR="00F730DC" w:rsidRPr="00F730DC" w:rsidRDefault="00F730DC" w:rsidP="00F730DC">
      <w:pPr>
        <w:pStyle w:val="EndNoteBibliography"/>
        <w:spacing w:after="0"/>
        <w:ind w:left="720" w:hanging="720"/>
      </w:pPr>
      <w:r w:rsidRPr="00F730DC">
        <w:t xml:space="preserve">Lakens, D., Scheel, A. M., &amp; Isager, P. M. (2018). Equivalence Testing for Psychological Research: A Tutorial. </w:t>
      </w:r>
      <w:r w:rsidRPr="00F730DC">
        <w:rPr>
          <w:i/>
        </w:rPr>
        <w:t>Advances In Methods and Practices in Psychological Science, 1</w:t>
      </w:r>
      <w:r w:rsidRPr="00F730DC">
        <w:t>(2), 259-269. doi:10.1177/2515245918770963</w:t>
      </w:r>
    </w:p>
    <w:p w14:paraId="3192DC73" w14:textId="77777777" w:rsidR="00F730DC" w:rsidRPr="00F730DC" w:rsidRDefault="00F730DC" w:rsidP="00F730DC">
      <w:pPr>
        <w:pStyle w:val="EndNoteBibliography"/>
        <w:spacing w:after="0"/>
        <w:ind w:left="720" w:hanging="720"/>
      </w:pPr>
      <w:r w:rsidRPr="00F730DC">
        <w:t xml:space="preserve">Lancaster, G. A., Dodd, S., &amp; Williamson, P. R. (2004). Design and analysis of pilot studies: recommendations for good practice. </w:t>
      </w:r>
      <w:r w:rsidRPr="00F730DC">
        <w:rPr>
          <w:i/>
        </w:rPr>
        <w:t>Journal of Evaluation in Clinical Practice, 10</w:t>
      </w:r>
      <w:r w:rsidRPr="00F730DC">
        <w:t>(2), 307-312. doi:10.1111/j..2002.384.doc.x</w:t>
      </w:r>
    </w:p>
    <w:p w14:paraId="348FBEEA" w14:textId="77777777" w:rsidR="00F730DC" w:rsidRPr="00F730DC" w:rsidRDefault="00F730DC" w:rsidP="00F730DC">
      <w:pPr>
        <w:pStyle w:val="EndNoteBibliography"/>
        <w:spacing w:after="0"/>
        <w:ind w:left="720" w:hanging="720"/>
      </w:pPr>
      <w:r w:rsidRPr="00F730DC">
        <w:t xml:space="preserve">Loken, E., &amp; Gelman, A. (2017). Measurement error and the replication crisis. </w:t>
      </w:r>
      <w:r w:rsidRPr="00F730DC">
        <w:rPr>
          <w:i/>
        </w:rPr>
        <w:t>Science, 355</w:t>
      </w:r>
      <w:r w:rsidRPr="00F730DC">
        <w:t>(6325), 584. doi:10.1126/science.aal3618</w:t>
      </w:r>
    </w:p>
    <w:p w14:paraId="3C34A05F" w14:textId="77777777" w:rsidR="00F730DC" w:rsidRPr="00F730DC" w:rsidRDefault="00F730DC" w:rsidP="00F730DC">
      <w:pPr>
        <w:pStyle w:val="EndNoteBibliography"/>
        <w:spacing w:after="0"/>
        <w:ind w:left="720" w:hanging="720"/>
      </w:pPr>
      <w:r w:rsidRPr="00F730DC">
        <w:t xml:space="preserve">Makel, M. C., Plucker, J. A., &amp; Hegarty, B. (2012). Replications in Psychology Research. </w:t>
      </w:r>
      <w:r w:rsidRPr="00F730DC">
        <w:rPr>
          <w:i/>
        </w:rPr>
        <w:t>Perspectives on Psychological Science, 7</w:t>
      </w:r>
      <w:r w:rsidRPr="00F730DC">
        <w:t>(6), 537-542. doi:10.1177/1745691612460688</w:t>
      </w:r>
    </w:p>
    <w:p w14:paraId="6882FD0F" w14:textId="77777777" w:rsidR="00F730DC" w:rsidRPr="00F730DC" w:rsidRDefault="00F730DC" w:rsidP="00F730DC">
      <w:pPr>
        <w:pStyle w:val="EndNoteBibliography"/>
        <w:spacing w:after="0"/>
        <w:ind w:left="720" w:hanging="720"/>
      </w:pPr>
      <w:r w:rsidRPr="00F730DC">
        <w:t xml:space="preserve">McShane, B. B., &amp; Böckenholt, U. (2016). Planning sample sizes when effect sizes are uncertain: The power-calibrated effect size approach. </w:t>
      </w:r>
      <w:r w:rsidRPr="00F730DC">
        <w:rPr>
          <w:i/>
        </w:rPr>
        <w:t>Psychological Methods, 21</w:t>
      </w:r>
      <w:r w:rsidRPr="00F730DC">
        <w:t>(1), 47-60. doi:10.1037/met0000036</w:t>
      </w:r>
    </w:p>
    <w:p w14:paraId="3A95377A" w14:textId="77777777" w:rsidR="00F730DC" w:rsidRPr="00F730DC" w:rsidRDefault="00F730DC" w:rsidP="00F730DC">
      <w:pPr>
        <w:pStyle w:val="EndNoteBibliography"/>
        <w:spacing w:after="0"/>
        <w:ind w:left="720" w:hanging="720"/>
      </w:pPr>
      <w:r w:rsidRPr="00F730DC">
        <w:t xml:space="preserve">Moher, D., Hopewell, S., Schulz, K. F., Montori, V., Gøtzsche, P. C., Devereaux, P. J., . . . Altman, D. G. (2010). CONSORT 2010 Explanation and Elaboration: Updated guidelines for reporting parallel group randomised trials. </w:t>
      </w:r>
      <w:r w:rsidRPr="00F730DC">
        <w:rPr>
          <w:i/>
        </w:rPr>
        <w:t>Journal of Clinical Epidemiology, 63</w:t>
      </w:r>
      <w:r w:rsidRPr="00F730DC">
        <w:t>(8), e1-e37. doi:10.1016/j.jclinepi.2010.03.004</w:t>
      </w:r>
    </w:p>
    <w:p w14:paraId="1B57C885" w14:textId="6DCCE4E6" w:rsidR="00F730DC" w:rsidRPr="00F730DC" w:rsidRDefault="00F730DC" w:rsidP="00F730DC">
      <w:pPr>
        <w:pStyle w:val="EndNoteBibliography"/>
        <w:spacing w:after="0"/>
        <w:ind w:left="720" w:hanging="720"/>
      </w:pPr>
      <w:r w:rsidRPr="00F730DC">
        <w:t xml:space="preserve">Morris, D. E., Oakley, J. E., &amp; Crowe, J. A. (2014). A web-based tool for eliciting probability distributions from experts. </w:t>
      </w:r>
      <w:r w:rsidRPr="00F730DC">
        <w:rPr>
          <w:i/>
        </w:rPr>
        <w:t>Environmental Modelling &amp; Software, 52</w:t>
      </w:r>
      <w:r w:rsidRPr="00F730DC">
        <w:t>, 1-4. doi:</w:t>
      </w:r>
      <w:hyperlink r:id="rId11" w:history="1">
        <w:r w:rsidRPr="00F730DC">
          <w:rPr>
            <w:rStyle w:val="Hyperlink"/>
          </w:rPr>
          <w:t>https://doi.org/10.1016/j.envsoft.2013.10.010</w:t>
        </w:r>
      </w:hyperlink>
    </w:p>
    <w:p w14:paraId="69645E7E" w14:textId="721F942E" w:rsidR="00F730DC" w:rsidRPr="00F730DC" w:rsidRDefault="00F730DC" w:rsidP="00F730DC">
      <w:pPr>
        <w:pStyle w:val="EndNoteBibliography"/>
        <w:spacing w:after="0"/>
        <w:ind w:left="720" w:hanging="720"/>
      </w:pPr>
      <w:r w:rsidRPr="00F730DC">
        <w:t xml:space="preserve">Müller, M. J., &amp; Szegedi, A. (2002). Effects of Interrater Reliability of Psychopathologic Assessment on Power and Sample Size Calculations in Clinical Trials. </w:t>
      </w:r>
      <w:r w:rsidRPr="00F730DC">
        <w:rPr>
          <w:i/>
        </w:rPr>
        <w:t>Journal of Clinical Psychopharmacology, 22</w:t>
      </w:r>
      <w:r w:rsidRPr="00F730DC">
        <w:t xml:space="preserve">(3).  Retrieved from </w:t>
      </w:r>
      <w:hyperlink r:id="rId12" w:history="1">
        <w:r w:rsidRPr="00F730DC">
          <w:rPr>
            <w:rStyle w:val="Hyperlink"/>
          </w:rPr>
          <w:t>http://journals.lww.com/psychopharmacology/Fulltext/2002/06000/Effects_of_Interrater_Reliability_of.13.aspx</w:t>
        </w:r>
      </w:hyperlink>
    </w:p>
    <w:p w14:paraId="63073032" w14:textId="77777777" w:rsidR="00F730DC" w:rsidRPr="00F730DC" w:rsidRDefault="00F730DC" w:rsidP="00F730DC">
      <w:pPr>
        <w:pStyle w:val="EndNoteBibliography"/>
        <w:spacing w:after="0"/>
        <w:ind w:left="720" w:hanging="720"/>
      </w:pPr>
      <w:r w:rsidRPr="00F730DC">
        <w:t xml:space="preserve">Neyman, J., &amp; Pearson, E. S. (1933). The testing of statistical hypotheses in relation to probabilities a priori. </w:t>
      </w:r>
      <w:r w:rsidRPr="00F730DC">
        <w:rPr>
          <w:i/>
        </w:rPr>
        <w:t>Mathematical Proceedings of the Cambridge Philosophical Society, 29</w:t>
      </w:r>
      <w:r w:rsidRPr="00F730DC">
        <w:t>(4), 492-510. doi:10.1017/S030500410001152X</w:t>
      </w:r>
    </w:p>
    <w:p w14:paraId="45E25BDD" w14:textId="21027CE9" w:rsidR="00F730DC" w:rsidRPr="00F730DC" w:rsidRDefault="00F730DC" w:rsidP="00F730DC">
      <w:pPr>
        <w:pStyle w:val="EndNoteBibliography"/>
        <w:spacing w:after="0"/>
        <w:ind w:left="720" w:hanging="720"/>
      </w:pPr>
      <w:r w:rsidRPr="00F730DC">
        <w:t xml:space="preserve">Norman, G. R., Sloan, J. A., &amp; Wyrwich, K. W. (2003). Interpretation of Changes in Health-Related Quality of Life: The Remarkable Universality of Half a Standard Deviation. </w:t>
      </w:r>
      <w:r w:rsidRPr="00F730DC">
        <w:rPr>
          <w:i/>
        </w:rPr>
        <w:t>Medical Care, 41</w:t>
      </w:r>
      <w:r w:rsidRPr="00F730DC">
        <w:t xml:space="preserve">(5), 582-592.  Retrieved from </w:t>
      </w:r>
      <w:hyperlink r:id="rId13" w:history="1">
        <w:r w:rsidRPr="00F730DC">
          <w:rPr>
            <w:rStyle w:val="Hyperlink"/>
          </w:rPr>
          <w:t>http://www.jstor.org.ezp.lib.unimelb.edu.au/stable/3768017</w:t>
        </w:r>
      </w:hyperlink>
    </w:p>
    <w:p w14:paraId="6F2BB5E2" w14:textId="77777777" w:rsidR="00F730DC" w:rsidRPr="00F730DC" w:rsidRDefault="00F730DC" w:rsidP="00F730DC">
      <w:pPr>
        <w:pStyle w:val="EndNoteBibliography"/>
        <w:spacing w:after="0"/>
        <w:ind w:left="720" w:hanging="720"/>
      </w:pPr>
      <w:r w:rsidRPr="00F730DC">
        <w:t xml:space="preserve">O'Hagan, A., Stevens, J. W., &amp; Campbell, M. J. (2005). Assurance in clinical trial design. </w:t>
      </w:r>
      <w:r w:rsidRPr="00F730DC">
        <w:rPr>
          <w:i/>
        </w:rPr>
        <w:t>Pharmaceutical Statistics, 4</w:t>
      </w:r>
      <w:r w:rsidRPr="00F730DC">
        <w:t>(3), 187-201. doi:10.1002/pst.175</w:t>
      </w:r>
    </w:p>
    <w:p w14:paraId="41C57678" w14:textId="3A221B57" w:rsidR="00F730DC" w:rsidRPr="00F730DC" w:rsidRDefault="00F730DC" w:rsidP="00F730DC">
      <w:pPr>
        <w:pStyle w:val="EndNoteBibliography"/>
        <w:spacing w:after="0"/>
        <w:ind w:left="720" w:hanging="720"/>
      </w:pPr>
      <w:r w:rsidRPr="00F730DC">
        <w:t xml:space="preserve">Open Science Collaboration. (2015). Estimating the reproducibility of psychological science. </w:t>
      </w:r>
      <w:r w:rsidRPr="00F730DC">
        <w:rPr>
          <w:i/>
        </w:rPr>
        <w:t>Science, 349</w:t>
      </w:r>
      <w:r w:rsidRPr="00F730DC">
        <w:t xml:space="preserve">(6251).  Retrieved from </w:t>
      </w:r>
      <w:hyperlink r:id="rId14" w:history="1">
        <w:r w:rsidRPr="00F730DC">
          <w:rPr>
            <w:rStyle w:val="Hyperlink"/>
          </w:rPr>
          <w:t>http://science.sciencemag.org/content/349/6251/aac4716.abstract</w:t>
        </w:r>
      </w:hyperlink>
    </w:p>
    <w:p w14:paraId="2C0DD9DC" w14:textId="77777777" w:rsidR="00F730DC" w:rsidRPr="00F730DC" w:rsidRDefault="00F730DC" w:rsidP="00F730DC">
      <w:pPr>
        <w:pStyle w:val="EndNoteBibliography"/>
        <w:spacing w:after="0"/>
        <w:ind w:left="720" w:hanging="720"/>
      </w:pPr>
      <w:r w:rsidRPr="00F730DC">
        <w:t xml:space="preserve">Perugini, M., Gallucci, M., &amp; Costantini, G. (2014). Safeguard Power as a Protection Against Imprecise Power Estimates. </w:t>
      </w:r>
      <w:r w:rsidRPr="00F730DC">
        <w:rPr>
          <w:i/>
        </w:rPr>
        <w:t>Perspectives on Psychological Science, 9</w:t>
      </w:r>
      <w:r w:rsidRPr="00F730DC">
        <w:t>(3), 319-332. doi:10.1177/1745691614528519</w:t>
      </w:r>
    </w:p>
    <w:p w14:paraId="7CA4C105" w14:textId="77777777" w:rsidR="00F730DC" w:rsidRPr="00F730DC" w:rsidRDefault="00F730DC" w:rsidP="00F730DC">
      <w:pPr>
        <w:pStyle w:val="EndNoteBibliography"/>
        <w:spacing w:after="0"/>
        <w:ind w:left="720" w:hanging="720"/>
      </w:pPr>
      <w:r w:rsidRPr="00F730DC">
        <w:t xml:space="preserve">Ren, S., &amp; Oakley, J. E. (2014). Assurance calculations for planning clinical trials with time‐to‐event outcomes. </w:t>
      </w:r>
      <w:r w:rsidRPr="00F730DC">
        <w:rPr>
          <w:i/>
        </w:rPr>
        <w:t>Statistics in Medicine, 33</w:t>
      </w:r>
      <w:r w:rsidRPr="00F730DC">
        <w:t>(1), 31-45. doi:10.1002/sim.5916</w:t>
      </w:r>
    </w:p>
    <w:p w14:paraId="5284FF29" w14:textId="77777777" w:rsidR="00F730DC" w:rsidRPr="00F730DC" w:rsidRDefault="00F730DC" w:rsidP="00F730DC">
      <w:pPr>
        <w:pStyle w:val="EndNoteBibliography"/>
        <w:spacing w:after="0"/>
        <w:ind w:left="720" w:hanging="720"/>
      </w:pPr>
      <w:r w:rsidRPr="00F730DC">
        <w:t xml:space="preserve">Schönbrodt, F. D., &amp; Wagenmakers, E.-J. (2017). Bayes factor design analysis: Planning for compelling evidence. </w:t>
      </w:r>
      <w:r w:rsidRPr="00F730DC">
        <w:rPr>
          <w:i/>
        </w:rPr>
        <w:t>Psychonomic Bulletin &amp; Review</w:t>
      </w:r>
      <w:r w:rsidRPr="00F730DC">
        <w:t>. doi:10.3758/s13423-017-1230-y</w:t>
      </w:r>
    </w:p>
    <w:p w14:paraId="221A5EBE" w14:textId="77777777" w:rsidR="00F730DC" w:rsidRPr="00F730DC" w:rsidRDefault="00F730DC" w:rsidP="00F730DC">
      <w:pPr>
        <w:pStyle w:val="EndNoteBibliography"/>
        <w:spacing w:after="0"/>
        <w:ind w:left="720" w:hanging="720"/>
      </w:pPr>
      <w:r w:rsidRPr="00F730DC">
        <w:t xml:space="preserve">Taylor, D. J., &amp; Muller, K. E. (1996). Bias in linear model power and sample size calculation due to estimating noncentrality. </w:t>
      </w:r>
      <w:r w:rsidRPr="00F730DC">
        <w:rPr>
          <w:i/>
        </w:rPr>
        <w:t>Communications in Statistics - Theory and Methods, 25</w:t>
      </w:r>
      <w:r w:rsidRPr="00F730DC">
        <w:t>(7), 1595-1610. doi:10.1080/03610929608831787</w:t>
      </w:r>
    </w:p>
    <w:p w14:paraId="2EC858C7" w14:textId="77777777" w:rsidR="00F730DC" w:rsidRPr="00F730DC" w:rsidRDefault="00F730DC" w:rsidP="00F730DC">
      <w:pPr>
        <w:pStyle w:val="EndNoteBibliography"/>
        <w:spacing w:after="0"/>
        <w:ind w:left="720" w:hanging="720"/>
      </w:pPr>
      <w:r w:rsidRPr="00F730DC">
        <w:lastRenderedPageBreak/>
        <w:t xml:space="preserve">Thompson, S., Ekelund, U., Jebb, S., Lindroos, A. K., Mander, A., Sharp, S., . . . Wilks, D. (2011). A proposed method of bias adjustment for meta-analyses of published observational studies. </w:t>
      </w:r>
      <w:r w:rsidRPr="00F730DC">
        <w:rPr>
          <w:i/>
        </w:rPr>
        <w:t>International Journal of Epidemiology, 40</w:t>
      </w:r>
      <w:r w:rsidRPr="00F730DC">
        <w:t>(3), 765-777. doi:10.1093/ije/dyq248</w:t>
      </w:r>
    </w:p>
    <w:p w14:paraId="29BEF0A2" w14:textId="77777777" w:rsidR="00F730DC" w:rsidRPr="00F730DC" w:rsidRDefault="00F730DC" w:rsidP="00F730DC">
      <w:pPr>
        <w:pStyle w:val="EndNoteBibliography"/>
        <w:ind w:left="720" w:hanging="720"/>
      </w:pPr>
      <w:r w:rsidRPr="00F730DC">
        <w:t xml:space="preserve">Wagenmakers, E.-J., Verhagen, J., Ly, A., Bakker, M., Lee, M. D., Matzke, D., . . . Morey, R. D. (2015). A power fallacy. </w:t>
      </w:r>
      <w:r w:rsidRPr="00F730DC">
        <w:rPr>
          <w:i/>
        </w:rPr>
        <w:t>Behavior Research Methods, 47</w:t>
      </w:r>
      <w:r w:rsidRPr="00F730DC">
        <w:t>(4), 913-917. doi:10.3758/s13428-014-0517-4</w:t>
      </w:r>
    </w:p>
    <w:p w14:paraId="2B2C9521" w14:textId="1B0F01A6"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13CB6"/>
    <w:rsid w:val="00016C83"/>
    <w:rsid w:val="000279B7"/>
    <w:rsid w:val="00032E83"/>
    <w:rsid w:val="00035972"/>
    <w:rsid w:val="000376E8"/>
    <w:rsid w:val="00042455"/>
    <w:rsid w:val="00043C2A"/>
    <w:rsid w:val="00047AAD"/>
    <w:rsid w:val="00057805"/>
    <w:rsid w:val="000654C7"/>
    <w:rsid w:val="00066F45"/>
    <w:rsid w:val="00076DDE"/>
    <w:rsid w:val="00081509"/>
    <w:rsid w:val="00081B45"/>
    <w:rsid w:val="00082D03"/>
    <w:rsid w:val="0008771E"/>
    <w:rsid w:val="00087A6D"/>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56A8"/>
    <w:rsid w:val="001F6AC4"/>
    <w:rsid w:val="0020728A"/>
    <w:rsid w:val="00211E1A"/>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306758"/>
    <w:rsid w:val="003134A1"/>
    <w:rsid w:val="00315AB9"/>
    <w:rsid w:val="00323E6C"/>
    <w:rsid w:val="0033277C"/>
    <w:rsid w:val="00347243"/>
    <w:rsid w:val="00374893"/>
    <w:rsid w:val="003811AB"/>
    <w:rsid w:val="0038144E"/>
    <w:rsid w:val="00383416"/>
    <w:rsid w:val="00390C60"/>
    <w:rsid w:val="0039430A"/>
    <w:rsid w:val="0039672C"/>
    <w:rsid w:val="003A110F"/>
    <w:rsid w:val="003A14A4"/>
    <w:rsid w:val="003A7DCA"/>
    <w:rsid w:val="003B2872"/>
    <w:rsid w:val="003B2BA3"/>
    <w:rsid w:val="003B3744"/>
    <w:rsid w:val="003B59D9"/>
    <w:rsid w:val="003B651E"/>
    <w:rsid w:val="003C1CFD"/>
    <w:rsid w:val="003E1AD5"/>
    <w:rsid w:val="0040407A"/>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B92"/>
    <w:rsid w:val="005E11C9"/>
    <w:rsid w:val="005E1702"/>
    <w:rsid w:val="005E71A7"/>
    <w:rsid w:val="005F1F0D"/>
    <w:rsid w:val="005F2734"/>
    <w:rsid w:val="005F3654"/>
    <w:rsid w:val="005F7AF2"/>
    <w:rsid w:val="00607FFD"/>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534F"/>
    <w:rsid w:val="00790F3A"/>
    <w:rsid w:val="00794D73"/>
    <w:rsid w:val="007969CC"/>
    <w:rsid w:val="007B097F"/>
    <w:rsid w:val="007B1A1A"/>
    <w:rsid w:val="007D00A7"/>
    <w:rsid w:val="007D2D89"/>
    <w:rsid w:val="007D3283"/>
    <w:rsid w:val="007D4E5C"/>
    <w:rsid w:val="007D7531"/>
    <w:rsid w:val="007E0536"/>
    <w:rsid w:val="007E0E6A"/>
    <w:rsid w:val="007F27FC"/>
    <w:rsid w:val="007F3BEA"/>
    <w:rsid w:val="00801D86"/>
    <w:rsid w:val="00825587"/>
    <w:rsid w:val="008440A1"/>
    <w:rsid w:val="00847130"/>
    <w:rsid w:val="0085605E"/>
    <w:rsid w:val="008677E3"/>
    <w:rsid w:val="00880304"/>
    <w:rsid w:val="00892F82"/>
    <w:rsid w:val="00893990"/>
    <w:rsid w:val="00893CAC"/>
    <w:rsid w:val="008A795B"/>
    <w:rsid w:val="008B5804"/>
    <w:rsid w:val="008C0BD3"/>
    <w:rsid w:val="008E7CF5"/>
    <w:rsid w:val="00901612"/>
    <w:rsid w:val="00937609"/>
    <w:rsid w:val="009435BB"/>
    <w:rsid w:val="009478E7"/>
    <w:rsid w:val="00952939"/>
    <w:rsid w:val="009545C2"/>
    <w:rsid w:val="00955EDC"/>
    <w:rsid w:val="00960F1C"/>
    <w:rsid w:val="009611F0"/>
    <w:rsid w:val="00961C2A"/>
    <w:rsid w:val="00961C2B"/>
    <w:rsid w:val="009624FB"/>
    <w:rsid w:val="00964FBF"/>
    <w:rsid w:val="00974A71"/>
    <w:rsid w:val="00975C67"/>
    <w:rsid w:val="00981968"/>
    <w:rsid w:val="009832DC"/>
    <w:rsid w:val="00984B23"/>
    <w:rsid w:val="009850BE"/>
    <w:rsid w:val="009938E2"/>
    <w:rsid w:val="0099575F"/>
    <w:rsid w:val="009A52BA"/>
    <w:rsid w:val="009A694D"/>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3058B"/>
    <w:rsid w:val="00A321DC"/>
    <w:rsid w:val="00A43060"/>
    <w:rsid w:val="00A43A4C"/>
    <w:rsid w:val="00A45CC9"/>
    <w:rsid w:val="00A467EB"/>
    <w:rsid w:val="00A5006C"/>
    <w:rsid w:val="00A54EAD"/>
    <w:rsid w:val="00A75C99"/>
    <w:rsid w:val="00A77736"/>
    <w:rsid w:val="00A82CF9"/>
    <w:rsid w:val="00A8673E"/>
    <w:rsid w:val="00A86E89"/>
    <w:rsid w:val="00AA5AC1"/>
    <w:rsid w:val="00AA690D"/>
    <w:rsid w:val="00AC26C6"/>
    <w:rsid w:val="00AC2B7E"/>
    <w:rsid w:val="00AC7694"/>
    <w:rsid w:val="00AD0C7B"/>
    <w:rsid w:val="00AD2B7B"/>
    <w:rsid w:val="00AD7661"/>
    <w:rsid w:val="00AE0257"/>
    <w:rsid w:val="00AE0352"/>
    <w:rsid w:val="00AE2647"/>
    <w:rsid w:val="00AE5695"/>
    <w:rsid w:val="00AE65C3"/>
    <w:rsid w:val="00AE76D3"/>
    <w:rsid w:val="00AF5188"/>
    <w:rsid w:val="00AF5969"/>
    <w:rsid w:val="00AF602F"/>
    <w:rsid w:val="00B024F4"/>
    <w:rsid w:val="00B10B66"/>
    <w:rsid w:val="00B24DBD"/>
    <w:rsid w:val="00B25654"/>
    <w:rsid w:val="00B354AA"/>
    <w:rsid w:val="00B36EF5"/>
    <w:rsid w:val="00B4734F"/>
    <w:rsid w:val="00B50973"/>
    <w:rsid w:val="00B52AEF"/>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48DA"/>
    <w:rsid w:val="00C25D94"/>
    <w:rsid w:val="00C51634"/>
    <w:rsid w:val="00C61899"/>
    <w:rsid w:val="00C8782F"/>
    <w:rsid w:val="00C90217"/>
    <w:rsid w:val="00C93BF1"/>
    <w:rsid w:val="00C95716"/>
    <w:rsid w:val="00CA130C"/>
    <w:rsid w:val="00CA6C68"/>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7858"/>
    <w:rsid w:val="00E33ACF"/>
    <w:rsid w:val="00E34B2A"/>
    <w:rsid w:val="00E36E08"/>
    <w:rsid w:val="00E53160"/>
    <w:rsid w:val="00E53BD6"/>
    <w:rsid w:val="00E564C4"/>
    <w:rsid w:val="00E64E46"/>
    <w:rsid w:val="00E81BC6"/>
    <w:rsid w:val="00E82CBE"/>
    <w:rsid w:val="00E8474D"/>
    <w:rsid w:val="00E8531E"/>
    <w:rsid w:val="00E8554B"/>
    <w:rsid w:val="00E87477"/>
    <w:rsid w:val="00E90144"/>
    <w:rsid w:val="00E91AC7"/>
    <w:rsid w:val="00E92511"/>
    <w:rsid w:val="00E9259C"/>
    <w:rsid w:val="00EA41F5"/>
    <w:rsid w:val="00EA5804"/>
    <w:rsid w:val="00EA72E3"/>
    <w:rsid w:val="00EB4A64"/>
    <w:rsid w:val="00EC2A7A"/>
    <w:rsid w:val="00ED1599"/>
    <w:rsid w:val="00EE1BA2"/>
    <w:rsid w:val="00EE5558"/>
    <w:rsid w:val="00EF1665"/>
    <w:rsid w:val="00F008D4"/>
    <w:rsid w:val="00F10DD8"/>
    <w:rsid w:val="00F12C96"/>
    <w:rsid w:val="00F15342"/>
    <w:rsid w:val="00F217C8"/>
    <w:rsid w:val="00F23A2F"/>
    <w:rsid w:val="00F3454B"/>
    <w:rsid w:val="00F34AA7"/>
    <w:rsid w:val="00F36477"/>
    <w:rsid w:val="00F42312"/>
    <w:rsid w:val="00F4504F"/>
    <w:rsid w:val="00F45551"/>
    <w:rsid w:val="00F53B38"/>
    <w:rsid w:val="00F60835"/>
    <w:rsid w:val="00F63ED9"/>
    <w:rsid w:val="00F65B05"/>
    <w:rsid w:val="00F65D95"/>
    <w:rsid w:val="00F730DC"/>
    <w:rsid w:val="00F82E3E"/>
    <w:rsid w:val="00F84B93"/>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06</TotalTime>
  <Pages>16</Pages>
  <Words>14679</Words>
  <Characters>83675</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3</cp:revision>
  <dcterms:created xsi:type="dcterms:W3CDTF">2018-04-29T16:37:00Z</dcterms:created>
  <dcterms:modified xsi:type="dcterms:W3CDTF">2018-10-05T00:06:00Z</dcterms:modified>
</cp:coreProperties>
</file>